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r w:rsidRPr="001958F3">
        <w:rPr>
          <w:lang w:val="en-US"/>
        </w:rPr>
        <w:t>Introducción</w:t>
      </w:r>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1D0909F0" w:rsidR="00A84D25" w:rsidRDefault="00D808B6" w:rsidP="00D808B6">
      <w:r w:rsidRPr="007E2A55">
        <w:t>La norma se desarrolló para mejorar la calidad del software que presentan servicios, además de estos mejoro los procesos de rendimiento de empresas pequeñas como medianas(pymes), donde puedan contar con los mismos niveles de competitividad en mercado de las grandes industrias. La ISO/IEC 29110 se encuentra dividido en 5 parte donde está dirigido un público objetivo</w:t>
      </w:r>
      <w:r>
        <w:t xml:space="preserve"> </w:t>
      </w:r>
      <w:r w:rsidR="0052213A">
        <w:t xml:space="preserve">(ver </w:t>
      </w:r>
      <w:r w:rsidR="00B4671A">
        <w:t>Tabla 1</w:t>
      </w:r>
      <w:r w:rsidR="0052213A">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59D6412" w14:textId="77777777" w:rsidR="00D808B6" w:rsidRPr="007E2A55" w:rsidRDefault="00D808B6" w:rsidP="00D808B6">
      <w:r w:rsidRPr="007E2A55">
        <w:t xml:space="preserve">El proceso de gestión tiene como propósito de establecer y también ejecutar de manera sistemática las tareas del proyecto de la implementación del software. </w:t>
      </w:r>
      <w:r w:rsidRPr="007E2A55">
        <w:lastRenderedPageBreak/>
        <w:t>Donde esto permite cumplir los objetivos del proyecto como calidad, tiempo y costos esperados.</w:t>
      </w:r>
    </w:p>
    <w:p w14:paraId="2BAD6041" w14:textId="54F6B70F" w:rsidR="00D808B6" w:rsidRPr="00D808B6" w:rsidRDefault="00D808B6" w:rsidP="00D808B6">
      <w:r w:rsidRPr="007E2A55">
        <w:t>Este proceso de gestión cuenta con algunas actividades que son: Planificación del proyecto, Ejecución del proyecto, Evaluación y Con</w:t>
      </w:r>
      <w:r>
        <w:t xml:space="preserve">trol del </w:t>
      </w:r>
      <w:r w:rsidRPr="007E2A55">
        <w:t>proyecto y por ultimo Cierre del proyecto.</w:t>
      </w:r>
    </w:p>
    <w:p w14:paraId="35F9509C" w14:textId="77777777" w:rsidR="00D808B6" w:rsidRPr="00D808B6" w:rsidRDefault="00D808B6" w:rsidP="00D808B6">
      <w:pPr>
        <w:pBdr>
          <w:top w:val="nil"/>
          <w:left w:val="nil"/>
          <w:bottom w:val="nil"/>
          <w:right w:val="nil"/>
          <w:between w:val="nil"/>
        </w:pBdr>
        <w:ind w:left="360"/>
        <w:rPr>
          <w:b/>
          <w:color w:val="000000"/>
        </w:rPr>
      </w:pPr>
    </w:p>
    <w:p w14:paraId="1A6CE031" w14:textId="79C4CC55"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5C243328" w14:textId="6B1C06D8" w:rsidR="00D808B6" w:rsidRPr="007E2A55" w:rsidRDefault="00D808B6" w:rsidP="00D808B6">
      <w:pPr>
        <w:pStyle w:val="Prrafodelista"/>
        <w:ind w:left="643"/>
      </w:pPr>
      <w:bookmarkStart w:id="3" w:name="_2et92p0" w:colFirst="0" w:colLast="0"/>
      <w:bookmarkEnd w:id="3"/>
      <w:r w:rsidRPr="007E2A55">
        <w:t xml:space="preserve"> En el proceso se realiza la sistemática de las actividades de análisis, integración, construcción e integración y pruebas de software modificados nuevos según con los requisitos </w:t>
      </w:r>
      <w:r w:rsidRPr="00D808B6">
        <w:rPr>
          <w:color w:val="000000"/>
        </w:rPr>
        <w:fldChar w:fldCharType="begin"/>
      </w:r>
      <w:r w:rsidRPr="00D808B6">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D808B6">
        <w:rPr>
          <w:color w:val="000000"/>
        </w:rPr>
        <w:fldChar w:fldCharType="separate"/>
      </w:r>
      <w:r w:rsidRPr="007E2A55">
        <w:t>(ISO/IEC, 2011, p. 16)</w:t>
      </w:r>
      <w:r w:rsidRPr="00D808B6">
        <w:rPr>
          <w:color w:val="000000"/>
        </w:rPr>
        <w:fldChar w:fldCharType="end"/>
      </w:r>
      <w:r w:rsidRPr="00D808B6">
        <w:rPr>
          <w:color w:val="000000"/>
        </w:rPr>
        <w:t>.</w:t>
      </w:r>
    </w:p>
    <w:p w14:paraId="73CB75FF" w14:textId="77777777" w:rsidR="00D808B6" w:rsidRPr="007E2A55" w:rsidRDefault="00D808B6" w:rsidP="00D808B6">
      <w:pPr>
        <w:pStyle w:val="Prrafodelista"/>
        <w:ind w:left="643"/>
      </w:pPr>
      <w:r w:rsidRPr="007E2A55">
        <w:t>Para la implementación del software tiene las siguientes actividades:</w:t>
      </w:r>
    </w:p>
    <w:p w14:paraId="5F7AAA20" w14:textId="77777777" w:rsidR="00D808B6" w:rsidRPr="00D808B6" w:rsidRDefault="00D808B6" w:rsidP="00D808B6">
      <w:pPr>
        <w:pStyle w:val="Prrafodelista"/>
        <w:pBdr>
          <w:top w:val="nil"/>
          <w:left w:val="nil"/>
          <w:bottom w:val="nil"/>
          <w:right w:val="nil"/>
          <w:between w:val="nil"/>
        </w:pBdr>
        <w:ind w:left="643"/>
        <w:rPr>
          <w:color w:val="000000"/>
        </w:rPr>
      </w:pPr>
      <w:r w:rsidRPr="00D808B6">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F65150">
      <w:pPr>
        <w:pStyle w:val="Ttulo1"/>
      </w:pPr>
      <w:r>
        <w:t>Capítulo 2: Metodología</w:t>
      </w:r>
    </w:p>
    <w:p w14:paraId="5E860BFD" w14:textId="77777777" w:rsidR="00A84D25" w:rsidRDefault="0052213A" w:rsidP="005B6C32">
      <w:pPr>
        <w:ind w:left="720" w:hanging="720"/>
      </w:pPr>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7EBCB892" w14:textId="77777777" w:rsidR="00D808B6" w:rsidRPr="007E2A55" w:rsidRDefault="00D808B6" w:rsidP="00D808B6">
      <w:pPr>
        <w:rPr>
          <w:color w:val="000000"/>
        </w:rPr>
      </w:pPr>
      <w:r w:rsidRPr="007E2A55">
        <w:t>Existen dos procesos básicos para el desarrollo de un proyecto:</w:t>
      </w:r>
      <w:r w:rsidRPr="007E2A55">
        <w:rPr>
          <w:color w:val="000000"/>
        </w:rPr>
        <w:t xml:space="preserve"> </w:t>
      </w:r>
    </w:p>
    <w:p w14:paraId="2901A4F0" w14:textId="77777777" w:rsidR="00D808B6" w:rsidRPr="007E2A55" w:rsidRDefault="00D808B6" w:rsidP="00D808B6">
      <w:pPr>
        <w:pStyle w:val="Prrafodelista"/>
        <w:numPr>
          <w:ilvl w:val="0"/>
          <w:numId w:val="20"/>
        </w:numPr>
        <w:spacing w:after="160" w:line="259" w:lineRule="auto"/>
        <w:rPr>
          <w:color w:val="000000"/>
        </w:rPr>
      </w:pPr>
      <w:r w:rsidRPr="007E2A55">
        <w:rPr>
          <w:b/>
          <w:color w:val="000000"/>
        </w:rPr>
        <w:t>Gestión del proyecto</w:t>
      </w:r>
      <w:r w:rsidRPr="007E2A55">
        <w:rPr>
          <w:color w:val="000000"/>
        </w:rPr>
        <w:t xml:space="preserve">: donde se podrá tener una supervisión del proyecto </w:t>
      </w:r>
    </w:p>
    <w:p w14:paraId="3F21543E" w14:textId="77777777" w:rsidR="00D808B6" w:rsidRPr="007E2A55" w:rsidRDefault="00D808B6" w:rsidP="00D808B6">
      <w:pPr>
        <w:pStyle w:val="Prrafodelista"/>
        <w:numPr>
          <w:ilvl w:val="0"/>
          <w:numId w:val="20"/>
        </w:numPr>
        <w:spacing w:after="160" w:line="259" w:lineRule="auto"/>
        <w:rPr>
          <w:color w:val="000000"/>
        </w:rPr>
      </w:pPr>
      <w:r w:rsidRPr="007E2A55">
        <w:rPr>
          <w:b/>
          <w:color w:val="000000"/>
        </w:rPr>
        <w:t>Implementación de software</w:t>
      </w:r>
      <w:r w:rsidRPr="007E2A55">
        <w:rPr>
          <w:color w:val="000000"/>
        </w:rPr>
        <w:t>: se seguirá los pasos establecidos en la metodología iconix.</w:t>
      </w:r>
    </w:p>
    <w:p w14:paraId="7CA9AC2E" w14:textId="77777777" w:rsidR="00D808B6" w:rsidRPr="007E2A55" w:rsidRDefault="00D808B6" w:rsidP="00D808B6">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 características de gestión con sus artefactos.  Las fases son las siguientes: Planificación de proyecto, Ejecución del plan de proyecto, Evaluación de proyecto, Cierre de proyecto.</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F85156">
      <w:pPr>
        <w:rPr>
          <w:color w:val="000000"/>
        </w:rPr>
      </w:pPr>
      <w:r w:rsidRPr="00F85156">
        <w:rPr>
          <w:color w:val="000000"/>
        </w:rPr>
        <w:lastRenderedPageBreak/>
        <w:t xml:space="preserve">En la caracterización se describieron los principales artefactos según la ISO/IEC 29110 para poder gestionar el proyecto. </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F85156">
      <w:pPr>
        <w:numPr>
          <w:ilvl w:val="0"/>
          <w:numId w:val="6"/>
        </w:numPr>
        <w:pBdr>
          <w:top w:val="nil"/>
          <w:left w:val="nil"/>
          <w:bottom w:val="nil"/>
          <w:right w:val="nil"/>
          <w:between w:val="nil"/>
        </w:pBdr>
        <w:ind w:left="1080"/>
        <w:rPr>
          <w:b/>
          <w:color w:val="000000"/>
        </w:rPr>
      </w:pPr>
      <w:r>
        <w:rPr>
          <w:b/>
          <w:color w:val="000000"/>
        </w:rPr>
        <w:t>Fase 1: Planeación</w:t>
      </w:r>
    </w:p>
    <w:p w14:paraId="2B827FB1" w14:textId="498189A1" w:rsidR="00F85156" w:rsidRPr="00F85156" w:rsidRDefault="00F85156" w:rsidP="00F85156">
      <w:pPr>
        <w:pStyle w:val="Prrafodelista"/>
        <w:pBdr>
          <w:top w:val="nil"/>
          <w:left w:val="nil"/>
          <w:bottom w:val="nil"/>
          <w:right w:val="nil"/>
          <w:between w:val="nil"/>
        </w:pBdr>
        <w:ind w:left="1440"/>
        <w:rPr>
          <w:color w:val="000000"/>
        </w:rPr>
      </w:pPr>
      <w:r w:rsidRPr="00F85156">
        <w:rPr>
          <w:color w:val="000000"/>
        </w:rPr>
        <w:t>Se realiza toda la planeación que se va a llevar a cabo el proyecto, y se produce los siguientes artefactos: un plan de proyecto, repositorio para el proyecto, copia de seguridad del repositorio, y por ultimo resultado de la verificación.</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0208296E" w14:textId="77777777" w:rsidR="00F85156" w:rsidRPr="00F85156" w:rsidRDefault="00F85156" w:rsidP="00F85156">
      <w:pPr>
        <w:pStyle w:val="Prrafodelista"/>
        <w:pBdr>
          <w:top w:val="nil"/>
          <w:left w:val="nil"/>
          <w:bottom w:val="nil"/>
          <w:right w:val="nil"/>
          <w:between w:val="nil"/>
        </w:pBdr>
        <w:ind w:left="1440"/>
        <w:rPr>
          <w:color w:val="000000"/>
        </w:rPr>
      </w:pPr>
      <w:r w:rsidRPr="00F85156">
        <w:rPr>
          <w:color w:val="000000"/>
        </w:rPr>
        <w:t>Se ejecuta todo lo que se estipulo en el plan de proyecto y además de esto también se involucra los siguientes artefactos: acta de reunión, registro de estado de progreso y s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F85156">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F85156">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lastRenderedPageBreak/>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F85156">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w:t>
      </w:r>
      <w:r w:rsidR="00F85156" w:rsidRPr="00F85156">
        <w:rPr>
          <w:bCs/>
          <w:color w:val="000000"/>
        </w:rPr>
        <w:t>e planea todas las actividades del proyecto que se van a realizar con sus fechas esto asegura la finalización exitosa del proyecto.</w:t>
      </w:r>
    </w:p>
    <w:p w14:paraId="5F2FCC99" w14:textId="517F2E12" w:rsidR="00F85156" w:rsidRPr="00F85156" w:rsidRDefault="00996A64" w:rsidP="00F85156">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F85156">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F85156">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630FBE3F" w14:textId="1850E516" w:rsidR="00F85156" w:rsidRPr="00F85156" w:rsidRDefault="00996A64" w:rsidP="00F85156">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00BD525A" w:rsidR="00F85156" w:rsidRPr="00F85156" w:rsidRDefault="00996A64" w:rsidP="00F85156">
      <w:pPr>
        <w:numPr>
          <w:ilvl w:val="0"/>
          <w:numId w:val="6"/>
        </w:numPr>
        <w:pBdr>
          <w:top w:val="nil"/>
          <w:left w:val="nil"/>
          <w:bottom w:val="nil"/>
          <w:right w:val="nil"/>
          <w:between w:val="nil"/>
        </w:pBdr>
        <w:ind w:left="1080"/>
        <w:rPr>
          <w:b/>
          <w:color w:val="000000"/>
        </w:rPr>
      </w:pPr>
      <w:r w:rsidRPr="00F85156">
        <w:rPr>
          <w:b/>
          <w:bCs/>
          <w:color w:val="000000"/>
        </w:rPr>
        <w:t>Solicitud de cambio</w:t>
      </w:r>
      <w:r w:rsidR="00DA5F7A" w:rsidRPr="00F85156">
        <w:rPr>
          <w:b/>
          <w:bCs/>
          <w:color w:val="000000"/>
        </w:rPr>
        <w:t>:</w:t>
      </w:r>
      <w:r w:rsidR="00F223BA" w:rsidRPr="00F85156">
        <w:rPr>
          <w:b/>
          <w:bCs/>
          <w:color w:val="000000"/>
        </w:rPr>
        <w:t xml:space="preserve"> </w:t>
      </w:r>
      <w:r w:rsidR="00F85156" w:rsidRPr="00F85156">
        <w:rPr>
          <w:bCs/>
          <w:color w:val="000000"/>
        </w:rPr>
        <w:t>se realiza cuando se identifica con un problema de software o parte de la documentación</w:t>
      </w:r>
    </w:p>
    <w:p w14:paraId="1056036C" w14:textId="654ED2A1" w:rsidR="00996A64" w:rsidRPr="00F85156" w:rsidRDefault="00996A64" w:rsidP="00E3382F">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1D8B2FF0" w:rsidR="00F85156" w:rsidRPr="00F85156" w:rsidRDefault="00996A64" w:rsidP="00F85156">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 xml:space="preserve">se identifica las actividades establecidas para realizar una corrección </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F85156">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lastRenderedPageBreak/>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6F6985E8"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aquí se 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F85156">
      <w:pPr>
        <w:pBdr>
          <w:top w:val="nil"/>
          <w:left w:val="nil"/>
          <w:bottom w:val="nil"/>
          <w:right w:val="nil"/>
          <w:between w:val="nil"/>
        </w:pBdr>
        <w:ind w:left="1080"/>
        <w:rPr>
          <w:bCs/>
          <w:color w:val="000000"/>
        </w:rPr>
      </w:pPr>
      <w:bookmarkStart w:id="6" w:name="_1t3h5sf" w:colFirst="0" w:colLast="0"/>
      <w:bookmarkEnd w:id="6"/>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1CF6DC10" w:rsidR="00F85156" w:rsidRPr="007E2A55" w:rsidRDefault="00DD5B72" w:rsidP="00F85156">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A</w:t>
      </w:r>
      <w:r w:rsidR="00F85156" w:rsidRPr="007E2A55">
        <w:rPr>
          <w:color w:val="000000"/>
        </w:rPr>
        <w:t>quí se 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1C73E1">
      <w:pPr>
        <w:pBdr>
          <w:top w:val="nil"/>
          <w:left w:val="nil"/>
          <w:bottom w:val="nil"/>
          <w:right w:val="nil"/>
          <w:between w:val="nil"/>
        </w:pBdr>
        <w:ind w:left="1080"/>
        <w:rPr>
          <w:color w:val="000000"/>
        </w:rPr>
      </w:pP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78089048" w:rsidR="0068700F" w:rsidRDefault="00D8235B" w:rsidP="00D808B6">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tiene los siguientes campos: propósito de la reunión, asistentes, fecha, lugar de celebración, lo logrado, acuerdos, próxima reunión (si la hubiera).</w:t>
      </w:r>
    </w:p>
    <w:p w14:paraId="16F29BAA" w14:textId="77777777" w:rsidR="00F62EE4" w:rsidRDefault="00F62EE4" w:rsidP="00D808B6">
      <w:pPr>
        <w:pStyle w:val="Prrafodelista"/>
        <w:pBdr>
          <w:top w:val="nil"/>
          <w:left w:val="nil"/>
          <w:bottom w:val="nil"/>
          <w:right w:val="nil"/>
          <w:between w:val="nil"/>
        </w:pBdr>
        <w:ind w:left="1080"/>
      </w:pPr>
    </w:p>
    <w:p w14:paraId="7B1F33B7" w14:textId="79ECD83E" w:rsidR="001C73E1" w:rsidRPr="00852AC5" w:rsidRDefault="00F13CD0" w:rsidP="00852AC5">
      <w:pPr>
        <w:pStyle w:val="Prrafodelista"/>
        <w:pBdr>
          <w:top w:val="nil"/>
          <w:left w:val="nil"/>
          <w:bottom w:val="nil"/>
          <w:right w:val="nil"/>
          <w:between w:val="nil"/>
        </w:pBdr>
        <w:ind w:left="1080"/>
        <w:rPr>
          <w:color w:val="000000"/>
        </w:rPr>
      </w:pPr>
      <w:r>
        <w:rPr>
          <w:b/>
          <w:bCs/>
          <w:color w:val="000000"/>
        </w:rPr>
        <w:t xml:space="preserve">Registro de estado de progreso. </w:t>
      </w:r>
      <w:r w:rsidR="00F85156" w:rsidRPr="007E2A55">
        <w:rPr>
          <w:bCs/>
          <w:color w:val="000000"/>
        </w:rPr>
        <w:t>En el estado de campo cuentas con ciertos requisitos como:</w:t>
      </w:r>
      <w:r w:rsidR="00F85156" w:rsidRPr="007E2A55">
        <w:rPr>
          <w:color w:val="000000"/>
        </w:rPr>
        <w:t xml:space="preserve"> fase, actividad, fecha final esperada, fecha de </w:t>
      </w:r>
      <w:r w:rsidR="00F85156" w:rsidRPr="007E2A55">
        <w:rPr>
          <w:color w:val="000000"/>
        </w:rPr>
        <w:lastRenderedPageBreak/>
        <w:t>revisión, estado de las tareas actuales (pendiente y completada), fecha de entrega real, cantidad de días esperados, cantidad de días reales y observaciones.</w:t>
      </w:r>
    </w:p>
    <w:p w14:paraId="0991890B" w14:textId="7C86BB64" w:rsidR="001C73E1" w:rsidRPr="001C73E1" w:rsidRDefault="00F831C9" w:rsidP="00D808B6">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bookmarkStart w:id="7" w:name="_GoBack"/>
      <w:bookmarkEnd w:id="7"/>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8" w:name="_4d34og8" w:colFirst="0" w:colLast="0"/>
      <w:bookmarkEnd w:id="8"/>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F65150">
      <w:pPr>
        <w:pStyle w:val="Ttulo1"/>
      </w:pPr>
      <w:r>
        <w:lastRenderedPageBreak/>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D03989"/>
    <w:p w14:paraId="1702A12D" w14:textId="6CCC5CAF" w:rsidR="001C73E1" w:rsidRDefault="005951A2" w:rsidP="008A5989">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8A5989">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B4A55" w14:textId="77777777" w:rsidR="00015467" w:rsidRDefault="00015467">
      <w:pPr>
        <w:spacing w:line="240" w:lineRule="auto"/>
      </w:pPr>
      <w:r>
        <w:separator/>
      </w:r>
    </w:p>
  </w:endnote>
  <w:endnote w:type="continuationSeparator" w:id="0">
    <w:p w14:paraId="10EE26FF" w14:textId="77777777" w:rsidR="00015467" w:rsidRDefault="000154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5F1880" w14:textId="77777777" w:rsidR="00015467" w:rsidRDefault="00015467">
      <w:pPr>
        <w:spacing w:line="240" w:lineRule="auto"/>
      </w:pPr>
      <w:r>
        <w:separator/>
      </w:r>
    </w:p>
  </w:footnote>
  <w:footnote w:type="continuationSeparator" w:id="0">
    <w:p w14:paraId="13D04C7B" w14:textId="77777777" w:rsidR="00015467" w:rsidRDefault="00015467">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6"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7"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5"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6"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12"/>
  </w:num>
  <w:num w:numId="3">
    <w:abstractNumId w:val="18"/>
  </w:num>
  <w:num w:numId="4">
    <w:abstractNumId w:val="7"/>
  </w:num>
  <w:num w:numId="5">
    <w:abstractNumId w:val="2"/>
  </w:num>
  <w:num w:numId="6">
    <w:abstractNumId w:val="9"/>
  </w:num>
  <w:num w:numId="7">
    <w:abstractNumId w:val="6"/>
  </w:num>
  <w:num w:numId="8">
    <w:abstractNumId w:val="19"/>
  </w:num>
  <w:num w:numId="9">
    <w:abstractNumId w:val="15"/>
  </w:num>
  <w:num w:numId="10">
    <w:abstractNumId w:val="3"/>
  </w:num>
  <w:num w:numId="11">
    <w:abstractNumId w:val="8"/>
  </w:num>
  <w:num w:numId="12">
    <w:abstractNumId w:val="16"/>
  </w:num>
  <w:num w:numId="13">
    <w:abstractNumId w:val="10"/>
  </w:num>
  <w:num w:numId="14">
    <w:abstractNumId w:val="11"/>
  </w:num>
  <w:num w:numId="15">
    <w:abstractNumId w:val="14"/>
  </w:num>
  <w:num w:numId="16">
    <w:abstractNumId w:val="1"/>
  </w:num>
  <w:num w:numId="17">
    <w:abstractNumId w:val="17"/>
  </w:num>
  <w:num w:numId="18">
    <w:abstractNumId w:val="13"/>
  </w:num>
  <w:num w:numId="19">
    <w:abstractNumId w:val="4"/>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D25"/>
    <w:rsid w:val="00015467"/>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3146A0"/>
    <w:rsid w:val="00314822"/>
    <w:rsid w:val="00342EF1"/>
    <w:rsid w:val="00345671"/>
    <w:rsid w:val="003A5E44"/>
    <w:rsid w:val="003F6610"/>
    <w:rsid w:val="00447BF7"/>
    <w:rsid w:val="004B07F7"/>
    <w:rsid w:val="004C16F1"/>
    <w:rsid w:val="005006C1"/>
    <w:rsid w:val="0052213A"/>
    <w:rsid w:val="00546F31"/>
    <w:rsid w:val="0058340C"/>
    <w:rsid w:val="005951A2"/>
    <w:rsid w:val="005A4EAB"/>
    <w:rsid w:val="005B6C32"/>
    <w:rsid w:val="00617E5E"/>
    <w:rsid w:val="00622D3B"/>
    <w:rsid w:val="0068700F"/>
    <w:rsid w:val="006B6A38"/>
    <w:rsid w:val="006C47FD"/>
    <w:rsid w:val="0072480A"/>
    <w:rsid w:val="007259A3"/>
    <w:rsid w:val="00785281"/>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34745"/>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4B448-5202-4338-979E-F359BF2DB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2730</Words>
  <Characters>15020</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sus</cp:lastModifiedBy>
  <cp:revision>2</cp:revision>
  <dcterms:created xsi:type="dcterms:W3CDTF">2019-08-18T22:16:00Z</dcterms:created>
  <dcterms:modified xsi:type="dcterms:W3CDTF">2019-08-1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